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8AF9A6" w14:textId="11D05E95" w:rsidR="00C63999" w:rsidRPr="00D650C6" w:rsidRDefault="00F7799A" w:rsidP="00D650C6">
      <w:pPr>
        <w:pStyle w:val="Title"/>
      </w:pPr>
      <w:bookmarkStart w:id="0" w:name="_GoBack"/>
      <w:bookmarkEnd w:id="0"/>
      <w:r w:rsidRPr="00D650C6">
        <w:t>Empathy</w:t>
      </w:r>
      <w:r w:rsidR="002848F8">
        <w:t>:</w:t>
      </w:r>
      <w:r w:rsidRPr="00D650C6">
        <w:t xml:space="preserve"> the Human Connection to Patient Care</w:t>
      </w:r>
    </w:p>
    <w:p w14:paraId="40545637" w14:textId="76DE3D02" w:rsidR="00C63999" w:rsidRPr="00D650C6" w:rsidRDefault="00F7799A" w:rsidP="00D650C6">
      <w:pPr>
        <w:pStyle w:val="Title2"/>
      </w:pPr>
      <w:r w:rsidRPr="00D650C6">
        <w:t xml:space="preserve">Name </w:t>
      </w:r>
    </w:p>
    <w:p w14:paraId="22FE8A33" w14:textId="7E7C5F1B" w:rsidR="00E81978" w:rsidRPr="00D650C6" w:rsidRDefault="00F7799A" w:rsidP="00D650C6">
      <w:pPr>
        <w:pStyle w:val="Title2"/>
      </w:pPr>
      <w:r w:rsidRPr="00D650C6">
        <w:t>[Institutional Affiliation(s)]</w:t>
      </w:r>
    </w:p>
    <w:p w14:paraId="1A087968" w14:textId="77777777" w:rsidR="00E81978" w:rsidRPr="00D650C6" w:rsidRDefault="00F7799A" w:rsidP="00D650C6">
      <w:pPr>
        <w:pStyle w:val="Title"/>
      </w:pPr>
      <w:r w:rsidRPr="00D650C6">
        <w:t>Author Note</w:t>
      </w:r>
    </w:p>
    <w:p w14:paraId="221AC589" w14:textId="77777777" w:rsidR="00E81978" w:rsidRPr="00D650C6" w:rsidRDefault="00E81978" w:rsidP="00D650C6">
      <w:pPr>
        <w:rPr>
          <w:color w:val="FF0000"/>
        </w:rPr>
      </w:pPr>
    </w:p>
    <w:p w14:paraId="711D997D" w14:textId="17964108" w:rsidR="00BA1306" w:rsidRPr="00D650C6" w:rsidRDefault="00F7799A" w:rsidP="00D650C6">
      <w:pPr>
        <w:pStyle w:val="SectionTitle"/>
      </w:pPr>
      <w:r>
        <w:lastRenderedPageBreak/>
        <w:t xml:space="preserve"> Discussion</w:t>
      </w:r>
      <w:r w:rsidR="00B849BE" w:rsidRPr="00D650C6">
        <w:rPr>
          <w:color w:val="FF0000"/>
        </w:rPr>
        <w:tab/>
      </w:r>
    </w:p>
    <w:p w14:paraId="7A4983AE" w14:textId="77777777" w:rsidR="00BA1306" w:rsidRPr="00BA1306" w:rsidRDefault="00BA1306" w:rsidP="00BA1306">
      <w:pPr>
        <w:jc w:val="both"/>
        <w:rPr>
          <w:b/>
        </w:rPr>
      </w:pPr>
      <w:r w:rsidRPr="00BA1306">
        <w:rPr>
          <w:b/>
        </w:rPr>
        <w:t>Response 1</w:t>
      </w:r>
    </w:p>
    <w:p w14:paraId="16447846" w14:textId="714D97C1" w:rsidR="0080428C" w:rsidRDefault="00F7799A" w:rsidP="00D650C6">
      <w:pPr>
        <w:ind w:firstLine="720"/>
        <w:jc w:val="both"/>
      </w:pPr>
      <w:r w:rsidRPr="00D650C6">
        <w:t>I have a daughter who is getting married this Saturday. I am sick and being admitted to the hospital</w:t>
      </w:r>
      <w:r w:rsidR="002848F8">
        <w:t>,</w:t>
      </w:r>
      <w:r w:rsidRPr="00D650C6">
        <w:t xml:space="preserve"> however, I am determined to attend the marriage ceremony of my beloved daughter</w:t>
      </w:r>
      <w:r w:rsidR="0028292C">
        <w:t xml:space="preserve"> </w:t>
      </w:r>
      <w:r w:rsidR="0028292C">
        <w:fldChar w:fldCharType="begin"/>
      </w:r>
      <w:r w:rsidR="0028292C">
        <w:instrText xml:space="preserve"> ADDIN ZOTERO_ITEM CSL_CITATION {"citationID":"a21grlipumh","properties":{"formattedCitation":"{\\rtf ({\\i{}Empathy}, n.d.)}","plainCitation":"(Empathy, n.d.)"},"citationItems":[{"id":1078,"uris":["http://zotero.org/users/local/p8kwKNoG/items/7IAN3XLQ"],"uri":["http://zotero.org/users/local/p8kwKNoG/items/7IAN3XLQ"],"itemData":{"id":1078,"type":"motion_picture","title":"Empathy: The Human Connection to Patient Care","source":"YouTube","dimensions":"4:23","abstract":"Patient care is more than just healing -- it's building a connection that encompasses mind, body and soul.\n\nIf you could stand in someone else's shoes . . . hear what they hear. See what they see. Feel what they feel. Would you treat them differently?\n\nToby Cosgrove, MD, Senior Advisor and Former CEO &amp;amp; President shared this video, titled \"Empathy,\" with the Cleveland Clinic staff during his 2012 State of the Clinic address on Feb. 27, 2013.\n\n</w:instrText>
      </w:r>
      <w:r w:rsidR="0028292C">
        <w:rPr>
          <w:rFonts w:ascii="Segoe UI Symbol" w:hAnsi="Segoe UI Symbol" w:cs="Segoe UI Symbol"/>
        </w:rPr>
        <w:instrText>➨</w:instrText>
      </w:r>
      <w:r w:rsidR="0028292C">
        <w:instrText xml:space="preserve"> Visit Cleveland Clinic: http://bit.ly/XlxDfr\n</w:instrText>
      </w:r>
      <w:r w:rsidR="0028292C">
        <w:rPr>
          <w:rFonts w:ascii="Segoe UI Symbol" w:hAnsi="Segoe UI Symbol" w:cs="Segoe UI Symbol"/>
        </w:rPr>
        <w:instrText>➨</w:instrText>
      </w:r>
      <w:r w:rsidR="0028292C">
        <w:instrText xml:space="preserve"> Visit Health Essentials from Cleveland Clinic: http://bit.ly/VBQ3nW\n</w:instrText>
      </w:r>
      <w:r w:rsidR="0028292C">
        <w:rPr>
          <w:rFonts w:ascii="Segoe UI Symbol" w:hAnsi="Segoe UI Symbol" w:cs="Segoe UI Symbol"/>
        </w:rPr>
        <w:instrText>➨</w:instrText>
      </w:r>
      <w:r w:rsidR="0028292C">
        <w:instrText xml:space="preserve"> Subscribe to our YouTube Channel: http://bit.ly/W0bJ0y\n</w:instrText>
      </w:r>
      <w:r w:rsidR="0028292C">
        <w:rPr>
          <w:rFonts w:ascii="Segoe UI Symbol" w:hAnsi="Segoe UI Symbol" w:cs="Segoe UI Symbol"/>
        </w:rPr>
        <w:instrText>➨</w:instrText>
      </w:r>
      <w:r w:rsidR="0028292C">
        <w:instrText xml:space="preserve"> Like Cleveland Clinic on Facebook: http://on.fb.me/WMFkul\n</w:instrText>
      </w:r>
      <w:r w:rsidR="0028292C">
        <w:rPr>
          <w:rFonts w:ascii="Segoe UI Symbol" w:hAnsi="Segoe UI Symbol" w:cs="Segoe UI Symbol"/>
        </w:rPr>
        <w:instrText>➨</w:instrText>
      </w:r>
      <w:r w:rsidR="0028292C">
        <w:instrText xml:space="preserve"> Follow Cleveland Clinic on Twitter: http://bit.ly/Uua1Gs\n</w:instrText>
      </w:r>
      <w:r w:rsidR="0028292C">
        <w:rPr>
          <w:rFonts w:ascii="Segoe UI Symbol" w:hAnsi="Segoe UI Symbol" w:cs="Segoe UI Symbol"/>
        </w:rPr>
        <w:instrText>➨</w:instrText>
      </w:r>
      <w:r w:rsidR="0028292C">
        <w:instrText xml:space="preserve"> Follow Cleveland Clinic on Instagram: http://bit.ly/12gMABx\n</w:instrText>
      </w:r>
      <w:r w:rsidR="0028292C">
        <w:rPr>
          <w:rFonts w:ascii="Segoe UI Symbol" w:hAnsi="Segoe UI Symbol" w:cs="Segoe UI Symbol"/>
        </w:rPr>
        <w:instrText>➨</w:instrText>
      </w:r>
      <w:r w:rsidR="0028292C">
        <w:instrText xml:space="preserve"> Connect with Cleveland Clinic on LinkedIn: http://linkd.in/120XfNs\n</w:instrText>
      </w:r>
      <w:r w:rsidR="0028292C">
        <w:rPr>
          <w:rFonts w:ascii="Segoe UI Symbol" w:hAnsi="Segoe UI Symbol" w:cs="Segoe UI Symbol"/>
        </w:rPr>
        <w:instrText>➨</w:instrText>
      </w:r>
      <w:r w:rsidR="0028292C">
        <w:instrText xml:space="preserve"> Follow Cleveland Clinic on Pinterest: http://bit.ly/11QqS3A","URL":"https://www.youtube.com/watch?v=cDDWvj_q-o8&amp;feature=youtu.be","shortTitle":"Empathy","accessed":{"date-parts":[["2020",1,11]]}}}],"schema":"https://github.com/citation-style-language/schema/raw/master/csl-citation.json"} </w:instrText>
      </w:r>
      <w:r w:rsidR="0028292C">
        <w:fldChar w:fldCharType="separate"/>
      </w:r>
      <w:r w:rsidR="0028292C" w:rsidRPr="0028292C">
        <w:t>(</w:t>
      </w:r>
      <w:r w:rsidR="0028292C" w:rsidRPr="0028292C">
        <w:rPr>
          <w:i/>
          <w:iCs/>
        </w:rPr>
        <w:t>Empathy</w:t>
      </w:r>
      <w:r w:rsidR="0028292C" w:rsidRPr="0028292C">
        <w:t>, n.d.)</w:t>
      </w:r>
      <w:r w:rsidR="0028292C">
        <w:fldChar w:fldCharType="end"/>
      </w:r>
      <w:r w:rsidRPr="00D650C6">
        <w:t xml:space="preserve">. </w:t>
      </w:r>
      <w:r w:rsidR="00D573CE">
        <w:t>I am her father and s</w:t>
      </w:r>
      <w:r w:rsidRPr="00D650C6">
        <w:t xml:space="preserve">he is </w:t>
      </w:r>
      <w:r w:rsidR="00D573CE">
        <w:t xml:space="preserve">the </w:t>
      </w:r>
      <w:r w:rsidRPr="00D650C6">
        <w:t xml:space="preserve">one who made me realize that having a daughter is a blessing. She </w:t>
      </w:r>
      <w:r w:rsidR="00DE4FA2">
        <w:t>filled my life with</w:t>
      </w:r>
      <w:r w:rsidRPr="00D650C6">
        <w:t xml:space="preserve"> happiness and joy. She was always there to take care of me when I was sick. Now </w:t>
      </w:r>
      <w:r w:rsidR="00D573CE">
        <w:t>she is going to have an</w:t>
      </w:r>
      <w:r w:rsidRPr="00D650C6">
        <w:t xml:space="preserve"> important day in her life but unfortunately, I am not able to see her. I am hoping to see her beautifully dressed on that day. Daughters are always with their parents and she fully </w:t>
      </w:r>
      <w:r w:rsidR="00DE4FA2">
        <w:t>performed</w:t>
      </w:r>
      <w:r w:rsidRPr="00D650C6">
        <w:t xml:space="preserve"> her responsibilities as a good daughter all the time. Whenever it was hard for me to fulfill my duties related to work, she was the one who encouraged me. I am depressed right now as she will be waiting for me on her special day. I am doing everything to recover before her day to complete my treatment plan and be able to see her. I know she would not be happy without me on </w:t>
      </w:r>
      <w:r w:rsidR="00DE4FA2">
        <w:t>her</w:t>
      </w:r>
      <w:r w:rsidRPr="00D650C6">
        <w:t xml:space="preserve"> </w:t>
      </w:r>
      <w:r w:rsidR="00DE4FA2">
        <w:t xml:space="preserve">special </w:t>
      </w:r>
      <w:r w:rsidRPr="00D650C6">
        <w:t xml:space="preserve">day.  </w:t>
      </w:r>
    </w:p>
    <w:p w14:paraId="48C3B688" w14:textId="173E5D25" w:rsidR="00BA1306" w:rsidRPr="00BA1306" w:rsidRDefault="00BA1306" w:rsidP="00BA1306">
      <w:pPr>
        <w:jc w:val="both"/>
        <w:rPr>
          <w:b/>
        </w:rPr>
      </w:pPr>
      <w:r w:rsidRPr="00BA1306">
        <w:rPr>
          <w:b/>
        </w:rPr>
        <w:t>Response 2</w:t>
      </w:r>
    </w:p>
    <w:p w14:paraId="5BC6D558" w14:textId="20645853" w:rsidR="0080428C" w:rsidRPr="00D650C6" w:rsidRDefault="00F7799A" w:rsidP="00D650C6">
      <w:pPr>
        <w:ind w:firstLine="720"/>
        <w:jc w:val="both"/>
      </w:pPr>
      <w:r w:rsidRPr="00D650C6">
        <w:t>Being a nurse, it is my responsibility to take care of my patients</w:t>
      </w:r>
      <w:r w:rsidR="00D650C6" w:rsidRPr="00D650C6">
        <w:t xml:space="preserve"> and to show empathy towards them</w:t>
      </w:r>
      <w:r w:rsidRPr="00D650C6">
        <w:t xml:space="preserve">. Nurses have a tough job to always give priority to their patients </w:t>
      </w:r>
      <w:r w:rsidRPr="00D650C6">
        <w:fldChar w:fldCharType="begin"/>
      </w:r>
      <w:r w:rsidRPr="00D650C6">
        <w:instrText xml:space="preserve"> ADDIN ZOTERO_ITEM CSL_CITATION {"citationID":"ao2cvbafje","properties":{"formattedCitation":"(Davoodvand et al., 2016)","plainCitation":"(Davoodvand et al., 2016)"},"citationItems":[{"id":1077,"uris":["http://zotero.org/users/local/p8kwKNoG/items/4LPKB7RY"],"uri":["http://zotero.org/users/local/p8kwKNoG/items/4LPKB7RY"],"itemData":{"id":1077,"type":"article-journal","title":"Patient advocacy from the clinical nurses' viewpoint: a qualitative study","container-title":"Journal of medical ethics and history of medicine","volume":"9","author":[{"family":"Davoodvand","given":"Shirmohammad"},{"family":"Abbaszadeh","given":"Abbas"},{"family":"Ahmadi","given":"Fazlollah"}],"issued":{"date-parts":[["2016"]]}}}],"schema":"https://github.com/citation-style-language/schema/raw/master/csl-citation.json"} </w:instrText>
      </w:r>
      <w:r w:rsidRPr="00D650C6">
        <w:fldChar w:fldCharType="separate"/>
      </w:r>
      <w:r w:rsidRPr="00D650C6">
        <w:t>(Davoodvand et al., 2016)</w:t>
      </w:r>
      <w:r w:rsidRPr="00D650C6">
        <w:fldChar w:fldCharType="end"/>
      </w:r>
      <w:r w:rsidRPr="00D650C6">
        <w:t>. I have joined nursing as a profession as I was always compassionate towards people who need</w:t>
      </w:r>
      <w:r w:rsidR="00BA1306">
        <w:t>ed</w:t>
      </w:r>
      <w:r w:rsidRPr="00D650C6">
        <w:t xml:space="preserve"> help</w:t>
      </w:r>
      <w:r w:rsidR="00BA1306">
        <w:t>,</w:t>
      </w:r>
      <w:r w:rsidRPr="00D650C6">
        <w:t xml:space="preserve"> therefore, I chose to </w:t>
      </w:r>
      <w:r w:rsidR="00BA1306">
        <w:t xml:space="preserve">become a </w:t>
      </w:r>
      <w:r w:rsidRPr="00D650C6">
        <w:t xml:space="preserve">nurse to help communities </w:t>
      </w:r>
      <w:r w:rsidRPr="00D650C6">
        <w:fldChar w:fldCharType="begin"/>
      </w:r>
      <w:r w:rsidRPr="00D650C6">
        <w:instrText xml:space="preserve"> ADDIN ZOTERO_ITEM CSL_CITATION {"citationID":"a2mbs1pj39f","properties":{"formattedCitation":"(Beauvais et al., 2017)","plainCitation":"(Beauvais et al., 2017)"},"citationItems":[{"id":1076,"uris":["http://zotero.org/users/local/p8kwKNoG/items/632IRYQC"],"uri":["http://zotero.org/users/local/p8kwKNoG/items/632IRYQC"],"itemData":{"id":1076,"type":"article-journal","title":"The role of emotional intelligence and empathy in compassionate nursing care","container-title":"Mindfulness &amp; Compassion","page":"92-100","volume":"2","issue":"2","author":[{"family":"Beauvais","given":"Audrey"},{"family":"Andreychik","given":"Michael"},{"family":"Henkel","given":"Linda A."}],"issued":{"date-parts":[["2017"]]}}}],"schema":"https://github.com/citation-style-language/schema/raw/master/csl-citation.json"} </w:instrText>
      </w:r>
      <w:r w:rsidRPr="00D650C6">
        <w:fldChar w:fldCharType="separate"/>
      </w:r>
      <w:r w:rsidRPr="00D650C6">
        <w:t>(Beauvais et al., 2017)</w:t>
      </w:r>
      <w:r w:rsidRPr="00D650C6">
        <w:fldChar w:fldCharType="end"/>
      </w:r>
      <w:r w:rsidRPr="00D650C6">
        <w:t>. I have a patient whose daughter i</w:t>
      </w:r>
      <w:r w:rsidR="00BA1306">
        <w:t xml:space="preserve">s getting married this Saturday, </w:t>
      </w:r>
      <w:r w:rsidRPr="00D650C6">
        <w:t xml:space="preserve">however, he </w:t>
      </w:r>
      <w:r w:rsidR="00BA1306">
        <w:t>has</w:t>
      </w:r>
      <w:r w:rsidRPr="00D650C6">
        <w:t xml:space="preserve"> been diagnosed with </w:t>
      </w:r>
      <w:r w:rsidR="00BA1306">
        <w:t xml:space="preserve">a </w:t>
      </w:r>
      <w:r w:rsidRPr="00D650C6">
        <w:t>stroke and he will not be able to see her daughter. But I cannot disappoint him by informing him</w:t>
      </w:r>
      <w:r w:rsidR="00BA1306">
        <w:t xml:space="preserve"> that</w:t>
      </w:r>
      <w:r w:rsidRPr="00D650C6">
        <w:t xml:space="preserve"> as he is trying very hard to complete his medication and other care plans just to join </w:t>
      </w:r>
      <w:r w:rsidR="00BA1306">
        <w:t>his</w:t>
      </w:r>
      <w:r w:rsidRPr="00D650C6">
        <w:t xml:space="preserve"> daughter's marriage ceremony. It is very hard sometimes to make my patients happy. Being a nurse, </w:t>
      </w:r>
      <w:r w:rsidRPr="00D650C6">
        <w:lastRenderedPageBreak/>
        <w:t>I have to be honest in my opinion towards my patients</w:t>
      </w:r>
      <w:r w:rsidR="00BA1306">
        <w:t>,</w:t>
      </w:r>
      <w:r w:rsidRPr="00D650C6">
        <w:t xml:space="preserve"> therefore, I have informed him to stay positive and hopeful</w:t>
      </w:r>
      <w:r w:rsidR="00BA1306">
        <w:t xml:space="preserve"> for</w:t>
      </w:r>
      <w:r w:rsidRPr="00D650C6">
        <w:t xml:space="preserve"> recovery.</w:t>
      </w:r>
    </w:p>
    <w:p w14:paraId="15FC3CE2" w14:textId="77777777" w:rsidR="0080428C" w:rsidRPr="00D650C6" w:rsidRDefault="00F7799A" w:rsidP="00D650C6">
      <w:pPr>
        <w:rPr>
          <w:b/>
          <w:bCs/>
        </w:rPr>
      </w:pPr>
      <w:r w:rsidRPr="00D650C6">
        <w:rPr>
          <w:b/>
          <w:bCs/>
        </w:rPr>
        <w:br w:type="page"/>
      </w:r>
    </w:p>
    <w:sdt>
      <w:sdtPr>
        <w:rPr>
          <w:b/>
          <w:bCs/>
          <w:kern w:val="24"/>
        </w:rPr>
        <w:id w:val="-1826895820"/>
        <w:docPartObj>
          <w:docPartGallery w:val="Bibliographies"/>
          <w:docPartUnique/>
        </w:docPartObj>
      </w:sdtPr>
      <w:sdtEndPr>
        <w:rPr>
          <w:b w:val="0"/>
          <w:bCs w:val="0"/>
        </w:rPr>
      </w:sdtEndPr>
      <w:sdtContent>
        <w:p w14:paraId="283E8F36" w14:textId="75F3687B" w:rsidR="009D1AE9" w:rsidRPr="00D650C6" w:rsidRDefault="00F7799A" w:rsidP="00D650C6">
          <w:pPr>
            <w:jc w:val="center"/>
            <w:rPr>
              <w:b/>
            </w:rPr>
          </w:pPr>
          <w:r w:rsidRPr="00D650C6">
            <w:rPr>
              <w:b/>
            </w:rPr>
            <w:t>References</w:t>
          </w:r>
        </w:p>
        <w:sdt>
          <w:sdtPr>
            <w:rPr>
              <w:kern w:val="0"/>
            </w:rPr>
            <w:id w:val="-573587230"/>
            <w:bibliography/>
          </w:sdtPr>
          <w:sdtEndPr>
            <w:rPr>
              <w:kern w:val="24"/>
            </w:rPr>
          </w:sdtEndPr>
          <w:sdtContent>
            <w:p w14:paraId="79324CEE" w14:textId="77777777" w:rsidR="0028292C" w:rsidRPr="0028292C" w:rsidRDefault="00F7799A" w:rsidP="0028292C">
              <w:pPr>
                <w:pStyle w:val="Bibliography"/>
              </w:pPr>
              <w:r>
                <w:fldChar w:fldCharType="begin"/>
              </w:r>
              <w:r w:rsidR="0028292C">
                <w:instrText xml:space="preserve"> ADDIN ZOTERO_BIBL {"custom":[]} CSL_BIBLIOGRAPHY </w:instrText>
              </w:r>
              <w:r>
                <w:fldChar w:fldCharType="separate"/>
              </w:r>
              <w:r w:rsidR="0028292C" w:rsidRPr="0028292C">
                <w:t xml:space="preserve">Beauvais, A., Andreychik, M., &amp; Henkel, L. A. (2017). The role of emotional intelligence and empathy in compassionate nursing care. </w:t>
              </w:r>
              <w:r w:rsidR="0028292C" w:rsidRPr="0028292C">
                <w:rPr>
                  <w:i/>
                  <w:iCs/>
                </w:rPr>
                <w:t>Mindfulness &amp; Compassion</w:t>
              </w:r>
              <w:r w:rsidR="0028292C" w:rsidRPr="0028292C">
                <w:t xml:space="preserve">, </w:t>
              </w:r>
              <w:r w:rsidR="0028292C" w:rsidRPr="0028292C">
                <w:rPr>
                  <w:i/>
                  <w:iCs/>
                </w:rPr>
                <w:t>2</w:t>
              </w:r>
              <w:r w:rsidR="0028292C" w:rsidRPr="0028292C">
                <w:t>(2), 92–100.</w:t>
              </w:r>
            </w:p>
            <w:p w14:paraId="19BE39B4" w14:textId="77777777" w:rsidR="0028292C" w:rsidRPr="0028292C" w:rsidRDefault="0028292C" w:rsidP="0028292C">
              <w:pPr>
                <w:pStyle w:val="Bibliography"/>
              </w:pPr>
              <w:r w:rsidRPr="0028292C">
                <w:t xml:space="preserve">Davoodvand, S., Abbaszadeh, A., &amp; Ahmadi, F. (2016). Patient advocacy from the clinical nurses’ viewpoint: a qualitative study. </w:t>
              </w:r>
              <w:r w:rsidRPr="0028292C">
                <w:rPr>
                  <w:i/>
                  <w:iCs/>
                </w:rPr>
                <w:t>Journal of Medical Ethics and History of Medicine</w:t>
              </w:r>
              <w:r w:rsidRPr="0028292C">
                <w:t xml:space="preserve">, </w:t>
              </w:r>
              <w:r w:rsidRPr="0028292C">
                <w:rPr>
                  <w:i/>
                  <w:iCs/>
                </w:rPr>
                <w:t>9</w:t>
              </w:r>
              <w:r w:rsidRPr="0028292C">
                <w:t>.</w:t>
              </w:r>
            </w:p>
            <w:p w14:paraId="31B86FF4" w14:textId="77777777" w:rsidR="0028292C" w:rsidRPr="0028292C" w:rsidRDefault="0028292C" w:rsidP="0028292C">
              <w:pPr>
                <w:pStyle w:val="Bibliography"/>
              </w:pPr>
              <w:r w:rsidRPr="0028292C">
                <w:rPr>
                  <w:i/>
                  <w:iCs/>
                </w:rPr>
                <w:t>Empathy: The Human Connection to Patient Care</w:t>
              </w:r>
              <w:r w:rsidRPr="0028292C">
                <w:t>. (n.d.). Retrieved January 11, 2020, from https://www.youtube.com/watch?v=cDDWvj_q-o8&amp;feature=youtu.be</w:t>
              </w:r>
            </w:p>
            <w:p w14:paraId="0308C54A" w14:textId="59417B0E" w:rsidR="009D1AE9" w:rsidRPr="00D650C6" w:rsidRDefault="00F7799A" w:rsidP="00D573CE">
              <w:pPr>
                <w:pStyle w:val="Bibliography"/>
              </w:pPr>
              <w:r>
                <w:fldChar w:fldCharType="end"/>
              </w:r>
            </w:p>
          </w:sdtContent>
        </w:sdt>
      </w:sdtContent>
    </w:sdt>
    <w:p w14:paraId="3243EEF7" w14:textId="77777777" w:rsidR="009D1AE9" w:rsidRPr="00D650C6" w:rsidRDefault="009D1AE9" w:rsidP="00D650C6">
      <w:pPr>
        <w:rPr>
          <w:color w:val="FF0000"/>
        </w:rPr>
      </w:pPr>
    </w:p>
    <w:p w14:paraId="02B92E43" w14:textId="5CC84844" w:rsidR="009803A6" w:rsidRPr="00D650C6" w:rsidRDefault="009803A6" w:rsidP="00D650C6">
      <w:pPr>
        <w:rPr>
          <w:color w:val="FF0000"/>
        </w:rPr>
      </w:pPr>
    </w:p>
    <w:p w14:paraId="2EBD1887" w14:textId="0DA7DA7C" w:rsidR="00BB5D44" w:rsidRPr="00D650C6" w:rsidRDefault="00F7799A" w:rsidP="00D650C6">
      <w:pPr>
        <w:rPr>
          <w:color w:val="FF0000"/>
        </w:rPr>
      </w:pPr>
      <w:r w:rsidRPr="00D650C6">
        <w:rPr>
          <w:color w:val="FF0000"/>
        </w:rPr>
        <w:tab/>
      </w:r>
    </w:p>
    <w:p w14:paraId="74666CB5" w14:textId="186542A2" w:rsidR="00BB5D44" w:rsidRPr="00D650C6" w:rsidRDefault="00F7799A" w:rsidP="00D650C6">
      <w:pPr>
        <w:rPr>
          <w:color w:val="FF0000"/>
        </w:rPr>
      </w:pPr>
      <w:r w:rsidRPr="00D650C6">
        <w:rPr>
          <w:color w:val="FF0000"/>
        </w:rPr>
        <w:tab/>
      </w:r>
    </w:p>
    <w:p w14:paraId="4F569008" w14:textId="77777777" w:rsidR="00C63999" w:rsidRPr="00D650C6" w:rsidRDefault="00C63999" w:rsidP="00D650C6">
      <w:pPr>
        <w:rPr>
          <w:color w:val="FF0000"/>
        </w:rPr>
      </w:pPr>
    </w:p>
    <w:sectPr w:rsidR="00C63999" w:rsidRPr="00D650C6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972E79F" w14:textId="77777777" w:rsidR="00144A63" w:rsidRDefault="00144A63">
      <w:pPr>
        <w:spacing w:line="240" w:lineRule="auto"/>
      </w:pPr>
      <w:r>
        <w:separator/>
      </w:r>
    </w:p>
  </w:endnote>
  <w:endnote w:type="continuationSeparator" w:id="0">
    <w:p w14:paraId="653157B9" w14:textId="77777777" w:rsidR="00144A63" w:rsidRDefault="00144A6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 Symbol">
    <w:panose1 w:val="020B0502040204020203"/>
    <w:charset w:val="00"/>
    <w:family w:val="roman"/>
    <w:notTrueType/>
    <w:pitch w:val="default"/>
  </w:font>
  <w:font w:name="DengXian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charset w:val="86"/>
    <w:family w:val="script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BF409F8" w14:textId="77777777" w:rsidR="00144A63" w:rsidRDefault="00144A63">
      <w:pPr>
        <w:spacing w:line="240" w:lineRule="auto"/>
      </w:pPr>
      <w:r>
        <w:separator/>
      </w:r>
    </w:p>
  </w:footnote>
  <w:footnote w:type="continuationSeparator" w:id="0">
    <w:p w14:paraId="201E8731" w14:textId="77777777" w:rsidR="00144A63" w:rsidRDefault="00144A6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BDC50E" w14:textId="76866B72" w:rsidR="00E81978" w:rsidRDefault="00F7799A" w:rsidP="004B099C">
    <w:pPr>
      <w:pStyle w:val="Header"/>
    </w:pPr>
    <w:r>
      <w:t>ASSIGNMENT</w:t>
    </w:r>
    <w:r w:rsidR="00BB5D44" w:rsidRPr="00BB5D44">
      <w:t xml:space="preserve"> </w:t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EB1282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5AA20E" w14:textId="4B8D8532" w:rsidR="00E81978" w:rsidRDefault="002848F8" w:rsidP="004B099C">
    <w:pPr>
      <w:pStyle w:val="Header"/>
      <w:rPr>
        <w:rStyle w:val="Strong"/>
      </w:rPr>
    </w:pPr>
    <w:r>
      <w:rPr>
        <w:rStyle w:val="Strong"/>
      </w:rPr>
      <w:t>HEALTHCARE AND NURSINg</w:t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975A25">
      <w:rPr>
        <w:rStyle w:val="Strong"/>
      </w:rPr>
      <w:tab/>
    </w:r>
    <w:r w:rsidR="00F7799A">
      <w:rPr>
        <w:rStyle w:val="Strong"/>
      </w:rPr>
      <w:fldChar w:fldCharType="begin"/>
    </w:r>
    <w:r w:rsidR="00F7799A">
      <w:rPr>
        <w:rStyle w:val="Strong"/>
      </w:rPr>
      <w:instrText xml:space="preserve"> PAGE   \* MERGEFORMAT </w:instrText>
    </w:r>
    <w:r w:rsidR="00F7799A">
      <w:rPr>
        <w:rStyle w:val="Strong"/>
      </w:rPr>
      <w:fldChar w:fldCharType="separate"/>
    </w:r>
    <w:r w:rsidR="00EB1282">
      <w:rPr>
        <w:rStyle w:val="Strong"/>
        <w:noProof/>
      </w:rPr>
      <w:t>1</w:t>
    </w:r>
    <w:r w:rsidR="00F7799A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1"/>
    <w:rsid w:val="00005C56"/>
    <w:rsid w:val="00025E3D"/>
    <w:rsid w:val="00032E23"/>
    <w:rsid w:val="000405C1"/>
    <w:rsid w:val="00046ABA"/>
    <w:rsid w:val="00047DBE"/>
    <w:rsid w:val="000639F2"/>
    <w:rsid w:val="00076E9D"/>
    <w:rsid w:val="000A142A"/>
    <w:rsid w:val="000A33C3"/>
    <w:rsid w:val="000C3D59"/>
    <w:rsid w:val="000C526B"/>
    <w:rsid w:val="000D2BB9"/>
    <w:rsid w:val="000D3C58"/>
    <w:rsid w:val="000D3F41"/>
    <w:rsid w:val="000E5669"/>
    <w:rsid w:val="000E6D4E"/>
    <w:rsid w:val="000F57CD"/>
    <w:rsid w:val="001038E1"/>
    <w:rsid w:val="0011614D"/>
    <w:rsid w:val="00116B6C"/>
    <w:rsid w:val="00144A63"/>
    <w:rsid w:val="001521DE"/>
    <w:rsid w:val="001623D4"/>
    <w:rsid w:val="00183F9B"/>
    <w:rsid w:val="0019183F"/>
    <w:rsid w:val="00192A2C"/>
    <w:rsid w:val="001B69C1"/>
    <w:rsid w:val="001C2433"/>
    <w:rsid w:val="001C4882"/>
    <w:rsid w:val="001C4AE3"/>
    <w:rsid w:val="001D092F"/>
    <w:rsid w:val="001D35AC"/>
    <w:rsid w:val="001E1E2C"/>
    <w:rsid w:val="00206065"/>
    <w:rsid w:val="002115FA"/>
    <w:rsid w:val="00223E75"/>
    <w:rsid w:val="00242153"/>
    <w:rsid w:val="0025057F"/>
    <w:rsid w:val="00251FB7"/>
    <w:rsid w:val="00256052"/>
    <w:rsid w:val="002634F7"/>
    <w:rsid w:val="0027447E"/>
    <w:rsid w:val="00274C9B"/>
    <w:rsid w:val="00274D42"/>
    <w:rsid w:val="00274D97"/>
    <w:rsid w:val="00274F1C"/>
    <w:rsid w:val="00282336"/>
    <w:rsid w:val="0028292C"/>
    <w:rsid w:val="002848F8"/>
    <w:rsid w:val="00295BF4"/>
    <w:rsid w:val="00297740"/>
    <w:rsid w:val="002A146F"/>
    <w:rsid w:val="002B681C"/>
    <w:rsid w:val="00311D04"/>
    <w:rsid w:val="00314011"/>
    <w:rsid w:val="00337662"/>
    <w:rsid w:val="003402B9"/>
    <w:rsid w:val="00354116"/>
    <w:rsid w:val="00355DCA"/>
    <w:rsid w:val="00360BE8"/>
    <w:rsid w:val="00365249"/>
    <w:rsid w:val="00390A18"/>
    <w:rsid w:val="003B6079"/>
    <w:rsid w:val="003D64D0"/>
    <w:rsid w:val="003E54BA"/>
    <w:rsid w:val="003E65E0"/>
    <w:rsid w:val="004006CA"/>
    <w:rsid w:val="00440D3E"/>
    <w:rsid w:val="004629EC"/>
    <w:rsid w:val="004672B9"/>
    <w:rsid w:val="004875C8"/>
    <w:rsid w:val="004A7A85"/>
    <w:rsid w:val="004B099C"/>
    <w:rsid w:val="004B5AB0"/>
    <w:rsid w:val="004F3FE9"/>
    <w:rsid w:val="004F42A7"/>
    <w:rsid w:val="00505D81"/>
    <w:rsid w:val="00521D5D"/>
    <w:rsid w:val="00550869"/>
    <w:rsid w:val="00551A02"/>
    <w:rsid w:val="0055231E"/>
    <w:rsid w:val="005534FA"/>
    <w:rsid w:val="00564BA1"/>
    <w:rsid w:val="005872A5"/>
    <w:rsid w:val="005C392D"/>
    <w:rsid w:val="005D3A03"/>
    <w:rsid w:val="005E2CEC"/>
    <w:rsid w:val="005F153F"/>
    <w:rsid w:val="005F2467"/>
    <w:rsid w:val="00612B3E"/>
    <w:rsid w:val="00656B64"/>
    <w:rsid w:val="00667FD9"/>
    <w:rsid w:val="00674474"/>
    <w:rsid w:val="0067769B"/>
    <w:rsid w:val="00697038"/>
    <w:rsid w:val="006A3CC6"/>
    <w:rsid w:val="006C2123"/>
    <w:rsid w:val="006D4104"/>
    <w:rsid w:val="00706AAE"/>
    <w:rsid w:val="00722C03"/>
    <w:rsid w:val="0072328C"/>
    <w:rsid w:val="00723C4E"/>
    <w:rsid w:val="00733313"/>
    <w:rsid w:val="007403BB"/>
    <w:rsid w:val="00767246"/>
    <w:rsid w:val="00770232"/>
    <w:rsid w:val="007859BA"/>
    <w:rsid w:val="00787C0A"/>
    <w:rsid w:val="0079215B"/>
    <w:rsid w:val="007A0131"/>
    <w:rsid w:val="007C0F06"/>
    <w:rsid w:val="007D2872"/>
    <w:rsid w:val="007D3798"/>
    <w:rsid w:val="007F2866"/>
    <w:rsid w:val="007F3F65"/>
    <w:rsid w:val="008002C0"/>
    <w:rsid w:val="0080428C"/>
    <w:rsid w:val="00807261"/>
    <w:rsid w:val="00842C83"/>
    <w:rsid w:val="008579D8"/>
    <w:rsid w:val="00897A90"/>
    <w:rsid w:val="008A55F2"/>
    <w:rsid w:val="008C5323"/>
    <w:rsid w:val="008D7559"/>
    <w:rsid w:val="00904A66"/>
    <w:rsid w:val="00915F57"/>
    <w:rsid w:val="00920222"/>
    <w:rsid w:val="0093326A"/>
    <w:rsid w:val="0093331A"/>
    <w:rsid w:val="00936F33"/>
    <w:rsid w:val="00956426"/>
    <w:rsid w:val="00975A25"/>
    <w:rsid w:val="00977963"/>
    <w:rsid w:val="0098006A"/>
    <w:rsid w:val="009803A6"/>
    <w:rsid w:val="009A3BE4"/>
    <w:rsid w:val="009A49F7"/>
    <w:rsid w:val="009A5B1C"/>
    <w:rsid w:val="009A6A3B"/>
    <w:rsid w:val="009C2631"/>
    <w:rsid w:val="009C45A3"/>
    <w:rsid w:val="009D1AE9"/>
    <w:rsid w:val="009E3EEA"/>
    <w:rsid w:val="009E487B"/>
    <w:rsid w:val="00A009F4"/>
    <w:rsid w:val="00A04AF1"/>
    <w:rsid w:val="00A16D63"/>
    <w:rsid w:val="00A21756"/>
    <w:rsid w:val="00A252A7"/>
    <w:rsid w:val="00A266FD"/>
    <w:rsid w:val="00A32FB9"/>
    <w:rsid w:val="00A3494E"/>
    <w:rsid w:val="00A4220A"/>
    <w:rsid w:val="00A63A5A"/>
    <w:rsid w:val="00A74AEE"/>
    <w:rsid w:val="00A82E34"/>
    <w:rsid w:val="00A87238"/>
    <w:rsid w:val="00A93C98"/>
    <w:rsid w:val="00AB1E6E"/>
    <w:rsid w:val="00AD33F6"/>
    <w:rsid w:val="00AD7636"/>
    <w:rsid w:val="00AE1DE1"/>
    <w:rsid w:val="00AE5FA9"/>
    <w:rsid w:val="00B30122"/>
    <w:rsid w:val="00B3153B"/>
    <w:rsid w:val="00B77491"/>
    <w:rsid w:val="00B823AA"/>
    <w:rsid w:val="00B849BE"/>
    <w:rsid w:val="00BA1306"/>
    <w:rsid w:val="00BA45DB"/>
    <w:rsid w:val="00BB5D44"/>
    <w:rsid w:val="00BE6FD1"/>
    <w:rsid w:val="00BF33CD"/>
    <w:rsid w:val="00BF4184"/>
    <w:rsid w:val="00BF72EF"/>
    <w:rsid w:val="00C0601E"/>
    <w:rsid w:val="00C168FC"/>
    <w:rsid w:val="00C31D30"/>
    <w:rsid w:val="00C37756"/>
    <w:rsid w:val="00C4138C"/>
    <w:rsid w:val="00C44D7B"/>
    <w:rsid w:val="00C6033D"/>
    <w:rsid w:val="00C63999"/>
    <w:rsid w:val="00C83600"/>
    <w:rsid w:val="00C85927"/>
    <w:rsid w:val="00CA6FC3"/>
    <w:rsid w:val="00CB0BAF"/>
    <w:rsid w:val="00CD6E39"/>
    <w:rsid w:val="00CE07A6"/>
    <w:rsid w:val="00CE102D"/>
    <w:rsid w:val="00CF6E91"/>
    <w:rsid w:val="00D10746"/>
    <w:rsid w:val="00D10BD9"/>
    <w:rsid w:val="00D24625"/>
    <w:rsid w:val="00D26184"/>
    <w:rsid w:val="00D55E14"/>
    <w:rsid w:val="00D573CE"/>
    <w:rsid w:val="00D650C6"/>
    <w:rsid w:val="00D67183"/>
    <w:rsid w:val="00D71FDB"/>
    <w:rsid w:val="00D759F7"/>
    <w:rsid w:val="00D85B16"/>
    <w:rsid w:val="00D85B68"/>
    <w:rsid w:val="00DA24BA"/>
    <w:rsid w:val="00DA4602"/>
    <w:rsid w:val="00DA71E8"/>
    <w:rsid w:val="00DB45B3"/>
    <w:rsid w:val="00DB7320"/>
    <w:rsid w:val="00DC31B9"/>
    <w:rsid w:val="00DC5F47"/>
    <w:rsid w:val="00DE4FA2"/>
    <w:rsid w:val="00DF5C46"/>
    <w:rsid w:val="00E02FAD"/>
    <w:rsid w:val="00E30F30"/>
    <w:rsid w:val="00E454AA"/>
    <w:rsid w:val="00E4747E"/>
    <w:rsid w:val="00E6004D"/>
    <w:rsid w:val="00E609BB"/>
    <w:rsid w:val="00E61CD9"/>
    <w:rsid w:val="00E652DC"/>
    <w:rsid w:val="00E6605C"/>
    <w:rsid w:val="00E75009"/>
    <w:rsid w:val="00E81978"/>
    <w:rsid w:val="00E8634F"/>
    <w:rsid w:val="00E90D3C"/>
    <w:rsid w:val="00E93A7D"/>
    <w:rsid w:val="00E97628"/>
    <w:rsid w:val="00EB1282"/>
    <w:rsid w:val="00EC159A"/>
    <w:rsid w:val="00EC2E12"/>
    <w:rsid w:val="00EC590F"/>
    <w:rsid w:val="00ED654F"/>
    <w:rsid w:val="00ED73D8"/>
    <w:rsid w:val="00EF7277"/>
    <w:rsid w:val="00F13D49"/>
    <w:rsid w:val="00F303AB"/>
    <w:rsid w:val="00F336CD"/>
    <w:rsid w:val="00F379B7"/>
    <w:rsid w:val="00F40540"/>
    <w:rsid w:val="00F44C98"/>
    <w:rsid w:val="00F525FA"/>
    <w:rsid w:val="00F57BFD"/>
    <w:rsid w:val="00F678F8"/>
    <w:rsid w:val="00F7799A"/>
    <w:rsid w:val="00F81BAA"/>
    <w:rsid w:val="00F91A29"/>
    <w:rsid w:val="00F91CC0"/>
    <w:rsid w:val="00FC3355"/>
    <w:rsid w:val="00FC537D"/>
    <w:rsid w:val="00FE1A50"/>
    <w:rsid w:val="00FE28B7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semiHidden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E9B53970-7607-43EF-AF2B-9CF4968657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878</Words>
  <Characters>5005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ning</cp:lastModifiedBy>
  <cp:revision>2</cp:revision>
  <dcterms:created xsi:type="dcterms:W3CDTF">2020-01-11T08:15:00Z</dcterms:created>
  <dcterms:modified xsi:type="dcterms:W3CDTF">2020-01-11T0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8toMJJYV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